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r w:rsidR="009B2078">
        <w:fldChar w:fldCharType="begin"/>
      </w:r>
      <w:r w:rsidR="009B2078">
        <w:instrText xml:space="preserve"> SEQ Figura \* ARABIC </w:instrText>
      </w:r>
      <w:r w:rsidR="009B2078">
        <w:fldChar w:fldCharType="separate"/>
      </w:r>
      <w:r w:rsidR="001A110F">
        <w:rPr>
          <w:noProof/>
        </w:rPr>
        <w:t>1</w:t>
      </w:r>
      <w:r w:rsidR="009B2078">
        <w:rPr>
          <w:noProof/>
        </w:rPr>
        <w:fldChar w:fldCharType="end"/>
      </w:r>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66AEC6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proofErr w:type="gramStart"/>
      <w:r w:rsidR="00442CB1">
        <w:rPr>
          <w:lang w:val="pt-BR"/>
        </w:rPr>
        <w:t>à</w:t>
      </w:r>
      <w:proofErr w:type="gramEnd"/>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0F7B96F8"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BA4F3E">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r w:rsidR="009B2078">
        <w:fldChar w:fldCharType="begin"/>
      </w:r>
      <w:r w:rsidR="009B2078">
        <w:instrText xml:space="preserve"> SEQ Figura \* ARABIC </w:instrText>
      </w:r>
      <w:r w:rsidR="009B2078">
        <w:fldChar w:fldCharType="separate"/>
      </w:r>
      <w:r w:rsidR="001A110F">
        <w:rPr>
          <w:noProof/>
        </w:rPr>
        <w:t>2</w:t>
      </w:r>
      <w:r w:rsidR="009B2078">
        <w:rPr>
          <w:noProof/>
        </w:rPr>
        <w:fldChar w:fldCharType="end"/>
      </w:r>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r w:rsidR="009B2078">
        <w:fldChar w:fldCharType="begin"/>
      </w:r>
      <w:r w:rsidR="009B2078">
        <w:instrText xml:space="preserve"> SEQ Figura \* ARABIC </w:instrText>
      </w:r>
      <w:r w:rsidR="009B2078">
        <w:fldChar w:fldCharType="separate"/>
      </w:r>
      <w:r w:rsidR="001A110F">
        <w:rPr>
          <w:noProof/>
        </w:rPr>
        <w:t>3</w:t>
      </w:r>
      <w:r w:rsidR="009B2078">
        <w:rPr>
          <w:noProof/>
        </w:rPr>
        <w:fldChar w:fldCharType="end"/>
      </w:r>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r w:rsidR="009B2078">
        <w:fldChar w:fldCharType="begin"/>
      </w:r>
      <w:r w:rsidR="009B2078">
        <w:instrText xml:space="preserve"> SEQ Figura \* ARABIC </w:instrText>
      </w:r>
      <w:r w:rsidR="009B2078">
        <w:fldChar w:fldCharType="separate"/>
      </w:r>
      <w:r w:rsidR="001A110F">
        <w:rPr>
          <w:noProof/>
        </w:rPr>
        <w:t>4</w:t>
      </w:r>
      <w:r w:rsidR="009B2078">
        <w:rPr>
          <w:noProof/>
        </w:rPr>
        <w:fldChar w:fldCharType="end"/>
      </w:r>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r w:rsidR="009B2078">
        <w:fldChar w:fldCharType="begin"/>
      </w:r>
      <w:r w:rsidR="009B2078">
        <w:instrText xml:space="preserve"> SEQ Figura \* ARABIC </w:instrText>
      </w:r>
      <w:r w:rsidR="009B2078">
        <w:fldChar w:fldCharType="separate"/>
      </w:r>
      <w:r w:rsidR="001A110F">
        <w:rPr>
          <w:noProof/>
        </w:rPr>
        <w:t>5</w:t>
      </w:r>
      <w:r w:rsidR="009B2078">
        <w:rPr>
          <w:noProof/>
        </w:rPr>
        <w:fldChar w:fldCharType="end"/>
      </w:r>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r w:rsidR="009B2078">
        <w:fldChar w:fldCharType="begin"/>
      </w:r>
      <w:r w:rsidR="009B2078">
        <w:instrText xml:space="preserve"> SEQ Figura \* ARAB</w:instrText>
      </w:r>
      <w:r w:rsidR="009B2078">
        <w:instrText xml:space="preserve">IC </w:instrText>
      </w:r>
      <w:r w:rsidR="009B2078">
        <w:fldChar w:fldCharType="separate"/>
      </w:r>
      <w:r w:rsidR="001A110F">
        <w:rPr>
          <w:noProof/>
        </w:rPr>
        <w:t>6</w:t>
      </w:r>
      <w:r w:rsidR="009B2078">
        <w:rPr>
          <w:noProof/>
        </w:rPr>
        <w:fldChar w:fldCharType="end"/>
      </w:r>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w:t>
      </w:r>
      <w:bookmarkStart w:id="6" w:name="_GoBack"/>
      <w:bookmarkEnd w:id="6"/>
      <w:r>
        <w:t xml:space="preserve">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7" w:name="_Ref528587887"/>
      <w:r>
        <w:t xml:space="preserve">Figura </w:t>
      </w:r>
      <w:fldSimple w:instr=" SEQ Figura \* ARABIC ">
        <w:r w:rsidR="001A110F">
          <w:rPr>
            <w:noProof/>
          </w:rPr>
          <w:t>7</w:t>
        </w:r>
      </w:fldSimple>
      <w:bookmarkEnd w:id="7"/>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8" w:name="_Ref528591276"/>
      <w:r>
        <w:t xml:space="preserve">Figura </w:t>
      </w:r>
      <w:fldSimple w:instr=" SEQ Figura \* ARABIC ">
        <w:r>
          <w:rPr>
            <w:noProof/>
          </w:rPr>
          <w:t>8</w:t>
        </w:r>
      </w:fldSimple>
      <w:bookmarkEnd w:id="8"/>
      <w:r>
        <w:t xml:space="preserve"> - Painel de criação e edição de aplicativos do Facebook</w:t>
      </w:r>
    </w:p>
    <w:p w14:paraId="0D0A9F02" w14:textId="77777777" w:rsidR="001A110F" w:rsidRDefault="001A110F" w:rsidP="003F7999">
      <w:pPr>
        <w:pStyle w:val="Paragrafo"/>
      </w:pPr>
    </w:p>
    <w:p w14:paraId="04E9A987" w14:textId="2BBBC186" w:rsidR="00FB7845" w:rsidRP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 ou HTTPS 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164F96CE" w14:textId="77777777" w:rsidR="00E7358F" w:rsidRDefault="00E7358F" w:rsidP="002E16FC">
      <w:pPr>
        <w:pStyle w:val="Ttulo2"/>
      </w:pPr>
      <w:r>
        <w:t>Back4App</w:t>
      </w:r>
    </w:p>
    <w:p w14:paraId="06590C1F" w14:textId="77777777" w:rsidR="00E7358F" w:rsidRDefault="00B71293" w:rsidP="002E16FC">
      <w:pPr>
        <w:pStyle w:val="Ttulo2"/>
      </w:pPr>
      <w:r>
        <w:t>VPS Hosting</w:t>
      </w:r>
    </w:p>
    <w:p w14:paraId="2132A5FB" w14:textId="77777777" w:rsidR="00B71293" w:rsidRDefault="00B71293" w:rsidP="00B71293">
      <w:pPr>
        <w:pStyle w:val="Ttulo3"/>
      </w:pPr>
      <w:r>
        <w:t>Heroku</w:t>
      </w:r>
    </w:p>
    <w:p w14:paraId="2F1641D0" w14:textId="77777777" w:rsidR="00B71293" w:rsidRDefault="00B71293" w:rsidP="00B71293">
      <w:pPr>
        <w:pStyle w:val="Ttulo3"/>
      </w:pPr>
      <w:r>
        <w:t>DigitalOcean</w:t>
      </w: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4292F"/>
    <w:rsid w:val="000474D4"/>
    <w:rsid w:val="00056E24"/>
    <w:rsid w:val="00065237"/>
    <w:rsid w:val="00081042"/>
    <w:rsid w:val="000D7D9D"/>
    <w:rsid w:val="000E08C6"/>
    <w:rsid w:val="0011618D"/>
    <w:rsid w:val="0012381E"/>
    <w:rsid w:val="00184868"/>
    <w:rsid w:val="001A110F"/>
    <w:rsid w:val="001A75B5"/>
    <w:rsid w:val="001B0B74"/>
    <w:rsid w:val="001E03F9"/>
    <w:rsid w:val="0021236B"/>
    <w:rsid w:val="0028346C"/>
    <w:rsid w:val="002960CB"/>
    <w:rsid w:val="002A1F41"/>
    <w:rsid w:val="002A2E12"/>
    <w:rsid w:val="002C215D"/>
    <w:rsid w:val="002E16FC"/>
    <w:rsid w:val="00325860"/>
    <w:rsid w:val="00352C1A"/>
    <w:rsid w:val="003A2F64"/>
    <w:rsid w:val="003A76FE"/>
    <w:rsid w:val="003B1066"/>
    <w:rsid w:val="003B4BC3"/>
    <w:rsid w:val="003D3108"/>
    <w:rsid w:val="003D3737"/>
    <w:rsid w:val="003E738E"/>
    <w:rsid w:val="003F63EE"/>
    <w:rsid w:val="003F7999"/>
    <w:rsid w:val="00442CB1"/>
    <w:rsid w:val="00447CCE"/>
    <w:rsid w:val="0047740E"/>
    <w:rsid w:val="00494351"/>
    <w:rsid w:val="004A4299"/>
    <w:rsid w:val="004C7C90"/>
    <w:rsid w:val="004E07A7"/>
    <w:rsid w:val="004E3146"/>
    <w:rsid w:val="004F7980"/>
    <w:rsid w:val="00526FE6"/>
    <w:rsid w:val="005417C9"/>
    <w:rsid w:val="00575411"/>
    <w:rsid w:val="00581850"/>
    <w:rsid w:val="005F0F57"/>
    <w:rsid w:val="00634159"/>
    <w:rsid w:val="00663379"/>
    <w:rsid w:val="00696891"/>
    <w:rsid w:val="006A1A74"/>
    <w:rsid w:val="006A491C"/>
    <w:rsid w:val="006B016A"/>
    <w:rsid w:val="006B0E26"/>
    <w:rsid w:val="006B3B0B"/>
    <w:rsid w:val="006C1824"/>
    <w:rsid w:val="006C66D2"/>
    <w:rsid w:val="007059BF"/>
    <w:rsid w:val="007251F6"/>
    <w:rsid w:val="00742265"/>
    <w:rsid w:val="00751926"/>
    <w:rsid w:val="00770192"/>
    <w:rsid w:val="007820DE"/>
    <w:rsid w:val="00784C70"/>
    <w:rsid w:val="007C3BF8"/>
    <w:rsid w:val="007E2643"/>
    <w:rsid w:val="007F2486"/>
    <w:rsid w:val="008014DA"/>
    <w:rsid w:val="0084216E"/>
    <w:rsid w:val="0086638D"/>
    <w:rsid w:val="00870370"/>
    <w:rsid w:val="008B5F35"/>
    <w:rsid w:val="008C7AE3"/>
    <w:rsid w:val="008D1AA1"/>
    <w:rsid w:val="008E579A"/>
    <w:rsid w:val="00920645"/>
    <w:rsid w:val="00937FB8"/>
    <w:rsid w:val="0095493D"/>
    <w:rsid w:val="00961971"/>
    <w:rsid w:val="00982A0C"/>
    <w:rsid w:val="009A0547"/>
    <w:rsid w:val="009B2078"/>
    <w:rsid w:val="009D77FE"/>
    <w:rsid w:val="009E7299"/>
    <w:rsid w:val="009F4414"/>
    <w:rsid w:val="00A166EC"/>
    <w:rsid w:val="00A21D37"/>
    <w:rsid w:val="00A22367"/>
    <w:rsid w:val="00A40BBF"/>
    <w:rsid w:val="00A52325"/>
    <w:rsid w:val="00A83707"/>
    <w:rsid w:val="00A9554A"/>
    <w:rsid w:val="00AA0405"/>
    <w:rsid w:val="00AC1B8D"/>
    <w:rsid w:val="00AE29F6"/>
    <w:rsid w:val="00AF7FF4"/>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B4D6C"/>
    <w:rsid w:val="00CC3F24"/>
    <w:rsid w:val="00CD3CD6"/>
    <w:rsid w:val="00CF5309"/>
    <w:rsid w:val="00D05250"/>
    <w:rsid w:val="00D243DE"/>
    <w:rsid w:val="00D25CD5"/>
    <w:rsid w:val="00D71F91"/>
    <w:rsid w:val="00D7267D"/>
    <w:rsid w:val="00D726BD"/>
    <w:rsid w:val="00D74E96"/>
    <w:rsid w:val="00DD3D84"/>
    <w:rsid w:val="00DF1CAC"/>
    <w:rsid w:val="00DF5F43"/>
    <w:rsid w:val="00E07DCB"/>
    <w:rsid w:val="00E14A9C"/>
    <w:rsid w:val="00E26114"/>
    <w:rsid w:val="00E45B6A"/>
    <w:rsid w:val="00E7358F"/>
    <w:rsid w:val="00E754A8"/>
    <w:rsid w:val="00E923B8"/>
    <w:rsid w:val="00EA4ECA"/>
    <w:rsid w:val="00EA5C64"/>
    <w:rsid w:val="00EC501A"/>
    <w:rsid w:val="00EC6382"/>
    <w:rsid w:val="00EE78D3"/>
    <w:rsid w:val="00EF06DE"/>
    <w:rsid w:val="00EF6BDC"/>
    <w:rsid w:val="00F053CB"/>
    <w:rsid w:val="00F336AA"/>
    <w:rsid w:val="00F339B5"/>
    <w:rsid w:val="00F47152"/>
    <w:rsid w:val="00FB4642"/>
    <w:rsid w:val="00FB7845"/>
    <w:rsid w:val="00FC281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F8C3E7-62F0-5D4B-906C-225CD4172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4</Pages>
  <Words>8941</Words>
  <Characters>48286</Characters>
  <Application>Microsoft Macintosh Word</Application>
  <DocSecurity>0</DocSecurity>
  <Lines>402</Lines>
  <Paragraphs>114</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Heroku</vt:lpstr>
      <vt:lpstr>        DigitalOcean</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57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32</cp:revision>
  <dcterms:created xsi:type="dcterms:W3CDTF">2018-10-18T18:06:00Z</dcterms:created>
  <dcterms:modified xsi:type="dcterms:W3CDTF">2018-10-2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